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461B" w:rsidRDefault="00106715" w:rsidP="00106715">
      <w:pPr>
        <w:spacing w:after="0" w:line="480" w:lineRule="auto"/>
        <w:rPr>
          <w:rFonts w:ascii="Times New Roman" w:hAnsi="Times New Roman" w:cs="Times New Roman"/>
          <w:sz w:val="24"/>
          <w:szCs w:val="24"/>
        </w:rPr>
      </w:pPr>
      <w:r>
        <w:rPr>
          <w:rFonts w:ascii="Times New Roman" w:hAnsi="Times New Roman" w:cs="Times New Roman"/>
          <w:sz w:val="24"/>
          <w:szCs w:val="24"/>
        </w:rPr>
        <w:t>Students Name</w:t>
      </w:r>
    </w:p>
    <w:p w:rsidR="0066461B" w:rsidRDefault="00004668" w:rsidP="00106715">
      <w:pPr>
        <w:spacing w:after="0" w:line="480" w:lineRule="auto"/>
        <w:rPr>
          <w:rFonts w:ascii="Times New Roman" w:hAnsi="Times New Roman" w:cs="Times New Roman"/>
          <w:sz w:val="24"/>
          <w:szCs w:val="24"/>
        </w:rPr>
      </w:pPr>
      <w:r>
        <w:rPr>
          <w:rFonts w:ascii="Times New Roman" w:hAnsi="Times New Roman" w:cs="Times New Roman"/>
          <w:sz w:val="24"/>
          <w:szCs w:val="24"/>
        </w:rPr>
        <w:t>Name of Professor</w:t>
      </w:r>
    </w:p>
    <w:p w:rsidR="00106715" w:rsidRDefault="00106715" w:rsidP="0010671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ubject Name </w:t>
      </w:r>
    </w:p>
    <w:p w:rsidR="00A8393A" w:rsidRDefault="007F006D" w:rsidP="00106715">
      <w:pPr>
        <w:spacing w:after="0" w:line="480" w:lineRule="auto"/>
        <w:rPr>
          <w:rFonts w:ascii="Times New Roman" w:hAnsi="Times New Roman" w:cs="Times New Roman"/>
          <w:sz w:val="24"/>
          <w:szCs w:val="24"/>
        </w:rPr>
      </w:pPr>
      <w:r>
        <w:rPr>
          <w:rFonts w:ascii="Times New Roman" w:hAnsi="Times New Roman" w:cs="Times New Roman"/>
          <w:sz w:val="24"/>
          <w:szCs w:val="24"/>
        </w:rPr>
        <w:t>Day Month Year</w:t>
      </w:r>
    </w:p>
    <w:p w:rsidR="00DE79D9" w:rsidRDefault="0041543B" w:rsidP="00DE79D9">
      <w:pPr>
        <w:spacing w:after="0" w:line="480" w:lineRule="auto"/>
        <w:ind w:left="1440" w:hanging="72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oetry P</w:t>
      </w:r>
      <w:r w:rsidRPr="0041543B">
        <w:rPr>
          <w:rFonts w:ascii="Times New Roman" w:hAnsi="Times New Roman" w:cs="Times New Roman"/>
          <w:sz w:val="24"/>
          <w:szCs w:val="24"/>
        </w:rPr>
        <w:t>aper</w:t>
      </w:r>
    </w:p>
    <w:p w:rsidR="006C1D39" w:rsidRPr="006C1D39" w:rsidRDefault="00D16F5B" w:rsidP="006C1D3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0" w:name="_GoBack"/>
      <w:r w:rsidR="006C1D39" w:rsidRPr="006C1D39">
        <w:rPr>
          <w:rFonts w:ascii="Times New Roman" w:hAnsi="Times New Roman" w:cs="Times New Roman"/>
          <w:sz w:val="24"/>
          <w:szCs w:val="24"/>
        </w:rPr>
        <w:t xml:space="preserve">I have chosen the poem “Stopping by Woods” which is written by Robert Frost, for my paper. I will interpret the poem, discuss the identified metaphor and determine how it fits into the focus of the poem by considering poem’s sound, rhythm, voice, form/shape, imagery, symbolism, proactive elements and </w:t>
      </w:r>
      <w:r w:rsidR="006C1D39" w:rsidRPr="006C1D39">
        <w:rPr>
          <w:rFonts w:ascii="Times New Roman" w:hAnsi="Times New Roman" w:cs="Times New Roman"/>
          <w:sz w:val="24"/>
          <w:szCs w:val="24"/>
        </w:rPr>
        <w:t>its</w:t>
      </w:r>
      <w:r w:rsidR="006C1D39" w:rsidRPr="006C1D39">
        <w:rPr>
          <w:rFonts w:ascii="Times New Roman" w:hAnsi="Times New Roman" w:cs="Times New Roman"/>
          <w:sz w:val="24"/>
          <w:szCs w:val="24"/>
        </w:rPr>
        <w:t xml:space="preserve"> meaning. In this poem, the poet shares his personal experience of visiting the woods which grab the attention of the poet and spellbound him under their enchantment. It is the darkest evening of the year, and his pony horse is feeling surprised that why has his master chosen to stop in the middle of nowhere. </w:t>
      </w:r>
    </w:p>
    <w:p w:rsidR="006C1D39" w:rsidRPr="006C1D39" w:rsidRDefault="006C1D39" w:rsidP="006C1D39">
      <w:pPr>
        <w:spacing w:after="0" w:line="480" w:lineRule="auto"/>
        <w:rPr>
          <w:rFonts w:ascii="Times New Roman" w:hAnsi="Times New Roman" w:cs="Times New Roman"/>
          <w:sz w:val="24"/>
          <w:szCs w:val="24"/>
        </w:rPr>
      </w:pPr>
      <w:r w:rsidRPr="006C1D39">
        <w:rPr>
          <w:rFonts w:ascii="Times New Roman" w:hAnsi="Times New Roman" w:cs="Times New Roman"/>
          <w:sz w:val="24"/>
          <w:szCs w:val="24"/>
        </w:rPr>
        <w:t xml:space="preserve">     The poem starts with the possessive pronoun, it is an unusual and brave thing to do but Robert Frost has managed, and it successfully grabs the attention of its readers.  He sounded like he is sitting close to his readers, whispering to them and thinking his thoughts out loud by saying “Whose woods these are I think I know” (Foundation). His thought is not clear in the start, the poet only thinks that he is familiar with the owner of the woods, here first uncertainty is revealed, and he makes this statement to assure himself that he is only here to stop for a while by breaking his journey. There is a slightly mysterious yet gentle atmosphere created in the next three lines. All of them are portraying that the owner of the woods is somewhere else and he won’t be able to see the trespasser that is standing near the woods “He will not see me stopping here” “To watch his woods fill up with snow.” In next four lines poet addresses what his horse would probably be thinking, “My little horse must think it queer” he says that his horse is curious </w:t>
      </w:r>
      <w:r w:rsidRPr="006C1D39">
        <w:rPr>
          <w:rFonts w:ascii="Times New Roman" w:hAnsi="Times New Roman" w:cs="Times New Roman"/>
          <w:sz w:val="24"/>
          <w:szCs w:val="24"/>
        </w:rPr>
        <w:lastRenderedPageBreak/>
        <w:t xml:space="preserve">that why his master has decided to stop as there is no farmhouse nearby, only woods and frozen lake. They must continue their journey as it is the darkest evening of the year. Thinking all that, his horse gives his bells a shake to warn his master that maybe he is mistaken to be here, it pulls out the poet from the world of fantasy into the world of reality, and he remembers the purpose of his journey again. Although, the poet wants to stay here for a long time, but he has a lot more work to do and a long journey to cover before he finally takes his sleep. </w:t>
      </w:r>
    </w:p>
    <w:p w:rsidR="006C1D39" w:rsidRPr="006C1D39" w:rsidRDefault="006C1D39" w:rsidP="006C1D39">
      <w:pPr>
        <w:spacing w:after="0" w:line="480" w:lineRule="auto"/>
        <w:rPr>
          <w:rFonts w:ascii="Times New Roman" w:hAnsi="Times New Roman" w:cs="Times New Roman"/>
          <w:sz w:val="24"/>
          <w:szCs w:val="24"/>
        </w:rPr>
      </w:pPr>
    </w:p>
    <w:p w:rsidR="000E0800" w:rsidRDefault="006C1D39" w:rsidP="006C1D39">
      <w:pPr>
        <w:spacing w:after="0" w:line="480" w:lineRule="auto"/>
        <w:rPr>
          <w:rFonts w:ascii="Times New Roman" w:hAnsi="Times New Roman" w:cs="Times New Roman"/>
          <w:sz w:val="24"/>
          <w:szCs w:val="24"/>
        </w:rPr>
      </w:pPr>
      <w:r w:rsidRPr="006C1D39">
        <w:rPr>
          <w:rFonts w:ascii="Times New Roman" w:hAnsi="Times New Roman" w:cs="Times New Roman"/>
          <w:sz w:val="24"/>
          <w:szCs w:val="24"/>
        </w:rPr>
        <w:t xml:space="preserve">    This poem is a contrast between the world of reality and fantasy. The poet has beamed light on the important aspect of life and gave a message to his readers that a person comes in this world as a traveler just for a short time. We get involved too much in our everyday tasks and earnings that we forget about the beauty that surrounds us and all the enchanting and joyous moments that are waiting to be discovered, known and witnessed by us. Frost has beautifully conveyed the message of the poem by inserting the touch of enchantment, emotions, and motivation in his words.</w:t>
      </w:r>
      <w:r w:rsidR="00903EF6">
        <w:rPr>
          <w:rFonts w:ascii="Times New Roman" w:hAnsi="Times New Roman" w:cs="Times New Roman"/>
          <w:sz w:val="24"/>
          <w:szCs w:val="24"/>
        </w:rPr>
        <w:t xml:space="preserve"> </w:t>
      </w:r>
    </w:p>
    <w:p w:rsidR="00284C22" w:rsidRDefault="00284C22" w:rsidP="00DE79D9">
      <w:pPr>
        <w:spacing w:after="0" w:line="480" w:lineRule="auto"/>
        <w:rPr>
          <w:rFonts w:ascii="Times New Roman" w:hAnsi="Times New Roman" w:cs="Times New Roman"/>
          <w:sz w:val="24"/>
          <w:szCs w:val="24"/>
        </w:rPr>
      </w:pPr>
    </w:p>
    <w:p w:rsidR="00284C22" w:rsidRDefault="00284C22" w:rsidP="00DE79D9">
      <w:pPr>
        <w:spacing w:after="0" w:line="480" w:lineRule="auto"/>
        <w:rPr>
          <w:rFonts w:ascii="Times New Roman" w:hAnsi="Times New Roman" w:cs="Times New Roman"/>
          <w:sz w:val="24"/>
          <w:szCs w:val="24"/>
        </w:rPr>
      </w:pPr>
    </w:p>
    <w:p w:rsidR="00284C22" w:rsidRDefault="00284C22" w:rsidP="00DE79D9">
      <w:pPr>
        <w:spacing w:after="0" w:line="480" w:lineRule="auto"/>
        <w:rPr>
          <w:rFonts w:ascii="Times New Roman" w:hAnsi="Times New Roman" w:cs="Times New Roman"/>
          <w:sz w:val="24"/>
          <w:szCs w:val="24"/>
        </w:rPr>
      </w:pPr>
    </w:p>
    <w:p w:rsidR="00284C22" w:rsidRDefault="00284C22" w:rsidP="00DE79D9">
      <w:pPr>
        <w:spacing w:after="0" w:line="480" w:lineRule="auto"/>
        <w:rPr>
          <w:rFonts w:ascii="Times New Roman" w:hAnsi="Times New Roman" w:cs="Times New Roman"/>
          <w:sz w:val="24"/>
          <w:szCs w:val="24"/>
        </w:rPr>
      </w:pPr>
    </w:p>
    <w:p w:rsidR="00284C22" w:rsidRDefault="00284C22" w:rsidP="00DE79D9">
      <w:pPr>
        <w:spacing w:after="0" w:line="480" w:lineRule="auto"/>
        <w:rPr>
          <w:rFonts w:ascii="Times New Roman" w:hAnsi="Times New Roman" w:cs="Times New Roman"/>
          <w:sz w:val="24"/>
          <w:szCs w:val="24"/>
        </w:rPr>
      </w:pPr>
    </w:p>
    <w:bookmarkEnd w:id="0"/>
    <w:p w:rsidR="00284C22" w:rsidRDefault="00284C22" w:rsidP="00DE79D9">
      <w:pPr>
        <w:spacing w:after="0" w:line="480" w:lineRule="auto"/>
        <w:rPr>
          <w:rFonts w:ascii="Times New Roman" w:hAnsi="Times New Roman" w:cs="Times New Roman"/>
          <w:sz w:val="24"/>
          <w:szCs w:val="24"/>
        </w:rPr>
      </w:pPr>
    </w:p>
    <w:p w:rsidR="00284C22" w:rsidRDefault="00284C22" w:rsidP="00DE79D9">
      <w:pPr>
        <w:spacing w:after="0" w:line="480" w:lineRule="auto"/>
        <w:rPr>
          <w:rFonts w:ascii="Times New Roman" w:hAnsi="Times New Roman" w:cs="Times New Roman"/>
          <w:sz w:val="24"/>
          <w:szCs w:val="24"/>
        </w:rPr>
      </w:pPr>
    </w:p>
    <w:p w:rsidR="006C1D39" w:rsidRDefault="006C1D39" w:rsidP="00DE79D9">
      <w:pPr>
        <w:spacing w:after="0" w:line="480" w:lineRule="auto"/>
        <w:rPr>
          <w:rFonts w:ascii="Times New Roman" w:hAnsi="Times New Roman" w:cs="Times New Roman"/>
          <w:sz w:val="24"/>
          <w:szCs w:val="24"/>
        </w:rPr>
      </w:pPr>
    </w:p>
    <w:p w:rsidR="006C1D39" w:rsidRDefault="006C1D39" w:rsidP="00DE79D9">
      <w:pPr>
        <w:spacing w:after="0" w:line="480" w:lineRule="auto"/>
        <w:rPr>
          <w:rFonts w:ascii="Times New Roman" w:hAnsi="Times New Roman" w:cs="Times New Roman"/>
          <w:sz w:val="24"/>
          <w:szCs w:val="24"/>
        </w:rPr>
      </w:pPr>
    </w:p>
    <w:p w:rsidR="00284C22" w:rsidRDefault="00284C22" w:rsidP="00284C2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rsidR="00983C54" w:rsidRPr="00983C54" w:rsidRDefault="00983C54" w:rsidP="00983C54">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983C54">
        <w:rPr>
          <w:rFonts w:ascii="Times New Roman" w:hAnsi="Times New Roman" w:cs="Times New Roman"/>
          <w:sz w:val="24"/>
        </w:rPr>
        <w:t xml:space="preserve">Foundation, Poetry. “Stopping by Woods on a Snowy Evening by Robert Frost.” </w:t>
      </w:r>
      <w:r w:rsidRPr="00983C54">
        <w:rPr>
          <w:rFonts w:ascii="Times New Roman" w:hAnsi="Times New Roman" w:cs="Times New Roman"/>
          <w:i/>
          <w:iCs/>
          <w:sz w:val="24"/>
        </w:rPr>
        <w:t>Poetry Foundation</w:t>
      </w:r>
      <w:r w:rsidRPr="00983C54">
        <w:rPr>
          <w:rFonts w:ascii="Times New Roman" w:hAnsi="Times New Roman" w:cs="Times New Roman"/>
          <w:sz w:val="24"/>
        </w:rPr>
        <w:t>, 6 Mar. 2019, https://www.poetryfoundation.org/poems/42891/stopping-by-woods-on-a-snowy-evening.</w:t>
      </w:r>
    </w:p>
    <w:p w:rsidR="00284C22" w:rsidRPr="00A8393A" w:rsidRDefault="00983C54" w:rsidP="00284C2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sectPr w:rsidR="00284C22" w:rsidRPr="00A8393A" w:rsidSect="00A8393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27BD1" w:rsidRDefault="00F27BD1" w:rsidP="00A8393A">
      <w:pPr>
        <w:spacing w:after="0" w:line="240" w:lineRule="auto"/>
      </w:pPr>
      <w:r>
        <w:separator/>
      </w:r>
    </w:p>
  </w:endnote>
  <w:endnote w:type="continuationSeparator" w:id="0">
    <w:p w:rsidR="00F27BD1" w:rsidRDefault="00F27BD1" w:rsidP="00A839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27BD1" w:rsidRDefault="00F27BD1" w:rsidP="00A8393A">
      <w:pPr>
        <w:spacing w:after="0" w:line="240" w:lineRule="auto"/>
      </w:pPr>
      <w:r>
        <w:separator/>
      </w:r>
    </w:p>
  </w:footnote>
  <w:footnote w:type="continuationSeparator" w:id="0">
    <w:p w:rsidR="00F27BD1" w:rsidRDefault="00F27BD1" w:rsidP="00A8393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850378487"/>
      <w:docPartObj>
        <w:docPartGallery w:val="Page Numbers (Top of Page)"/>
        <w:docPartUnique/>
      </w:docPartObj>
    </w:sdtPr>
    <w:sdtEndPr>
      <w:rPr>
        <w:noProof/>
      </w:rPr>
    </w:sdtEndPr>
    <w:sdtContent>
      <w:p w:rsidR="00A8393A" w:rsidRPr="00A8393A" w:rsidRDefault="00106715" w:rsidP="007F006D">
        <w:pPr>
          <w:pStyle w:val="Header"/>
          <w:jc w:val="right"/>
          <w:rPr>
            <w:rFonts w:ascii="Times New Roman" w:hAnsi="Times New Roman" w:cs="Times New Roman"/>
            <w:sz w:val="24"/>
            <w:szCs w:val="24"/>
          </w:rPr>
        </w:pPr>
        <w:r>
          <w:rPr>
            <w:rFonts w:ascii="Times New Roman" w:hAnsi="Times New Roman" w:cs="Times New Roman"/>
            <w:sz w:val="24"/>
            <w:szCs w:val="24"/>
          </w:rPr>
          <w:t>1</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BF5088"/>
    <w:multiLevelType w:val="hybridMultilevel"/>
    <w:tmpl w:val="62BEA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3A"/>
    <w:rsid w:val="0000304E"/>
    <w:rsid w:val="00004668"/>
    <w:rsid w:val="00050A34"/>
    <w:rsid w:val="00057E18"/>
    <w:rsid w:val="00060096"/>
    <w:rsid w:val="00073979"/>
    <w:rsid w:val="00083F3A"/>
    <w:rsid w:val="00084969"/>
    <w:rsid w:val="00087DE2"/>
    <w:rsid w:val="00094DE4"/>
    <w:rsid w:val="000A2BE5"/>
    <w:rsid w:val="000B7FB2"/>
    <w:rsid w:val="000D7EF6"/>
    <w:rsid w:val="000E0800"/>
    <w:rsid w:val="000E132D"/>
    <w:rsid w:val="00106715"/>
    <w:rsid w:val="0012208F"/>
    <w:rsid w:val="0015422E"/>
    <w:rsid w:val="00162C78"/>
    <w:rsid w:val="00194F8C"/>
    <w:rsid w:val="001968DB"/>
    <w:rsid w:val="001A0273"/>
    <w:rsid w:val="001A3700"/>
    <w:rsid w:val="001B25FB"/>
    <w:rsid w:val="001B456D"/>
    <w:rsid w:val="001B7F51"/>
    <w:rsid w:val="001E6114"/>
    <w:rsid w:val="001F0741"/>
    <w:rsid w:val="00201435"/>
    <w:rsid w:val="00203BD3"/>
    <w:rsid w:val="002128DC"/>
    <w:rsid w:val="00215F3F"/>
    <w:rsid w:val="002234E2"/>
    <w:rsid w:val="00231B44"/>
    <w:rsid w:val="002324B1"/>
    <w:rsid w:val="0024092C"/>
    <w:rsid w:val="00241C1D"/>
    <w:rsid w:val="002525EE"/>
    <w:rsid w:val="0027162B"/>
    <w:rsid w:val="00272477"/>
    <w:rsid w:val="00277E27"/>
    <w:rsid w:val="00281351"/>
    <w:rsid w:val="00282323"/>
    <w:rsid w:val="00284C22"/>
    <w:rsid w:val="00287C80"/>
    <w:rsid w:val="002A6446"/>
    <w:rsid w:val="002B5C73"/>
    <w:rsid w:val="002D65CE"/>
    <w:rsid w:val="0032000D"/>
    <w:rsid w:val="00323D8E"/>
    <w:rsid w:val="003332C9"/>
    <w:rsid w:val="00376B5F"/>
    <w:rsid w:val="003A119A"/>
    <w:rsid w:val="003A254E"/>
    <w:rsid w:val="003A32AF"/>
    <w:rsid w:val="003A579D"/>
    <w:rsid w:val="003D145A"/>
    <w:rsid w:val="003D406F"/>
    <w:rsid w:val="003F01CC"/>
    <w:rsid w:val="00411E2D"/>
    <w:rsid w:val="0041543B"/>
    <w:rsid w:val="00417687"/>
    <w:rsid w:val="004317A5"/>
    <w:rsid w:val="00451275"/>
    <w:rsid w:val="00455561"/>
    <w:rsid w:val="00467060"/>
    <w:rsid w:val="0048444B"/>
    <w:rsid w:val="00493A31"/>
    <w:rsid w:val="0049680B"/>
    <w:rsid w:val="004A27C7"/>
    <w:rsid w:val="004A4CE2"/>
    <w:rsid w:val="004B59D5"/>
    <w:rsid w:val="004E189E"/>
    <w:rsid w:val="004E5B87"/>
    <w:rsid w:val="004F4B3C"/>
    <w:rsid w:val="004F51DE"/>
    <w:rsid w:val="00510AC3"/>
    <w:rsid w:val="00517DCC"/>
    <w:rsid w:val="00522BDA"/>
    <w:rsid w:val="00550F52"/>
    <w:rsid w:val="00557AD8"/>
    <w:rsid w:val="0056071E"/>
    <w:rsid w:val="00561018"/>
    <w:rsid w:val="00562E6C"/>
    <w:rsid w:val="0058623C"/>
    <w:rsid w:val="00591576"/>
    <w:rsid w:val="00596393"/>
    <w:rsid w:val="005A3DBA"/>
    <w:rsid w:val="005C5048"/>
    <w:rsid w:val="005C7C8A"/>
    <w:rsid w:val="005D276E"/>
    <w:rsid w:val="005E2858"/>
    <w:rsid w:val="005E402A"/>
    <w:rsid w:val="005F2B66"/>
    <w:rsid w:val="005F3275"/>
    <w:rsid w:val="00601954"/>
    <w:rsid w:val="006131CA"/>
    <w:rsid w:val="00624516"/>
    <w:rsid w:val="006425AD"/>
    <w:rsid w:val="00643628"/>
    <w:rsid w:val="00647B2F"/>
    <w:rsid w:val="0066461B"/>
    <w:rsid w:val="00671E46"/>
    <w:rsid w:val="0067405D"/>
    <w:rsid w:val="00685E44"/>
    <w:rsid w:val="006C1D39"/>
    <w:rsid w:val="006C2E3F"/>
    <w:rsid w:val="006D32CD"/>
    <w:rsid w:val="006D3DF5"/>
    <w:rsid w:val="006D6792"/>
    <w:rsid w:val="006E2585"/>
    <w:rsid w:val="007105F3"/>
    <w:rsid w:val="00715B69"/>
    <w:rsid w:val="007174BA"/>
    <w:rsid w:val="00726992"/>
    <w:rsid w:val="007379FE"/>
    <w:rsid w:val="00744CEF"/>
    <w:rsid w:val="00747107"/>
    <w:rsid w:val="00760DCF"/>
    <w:rsid w:val="007618A7"/>
    <w:rsid w:val="0076486D"/>
    <w:rsid w:val="00775832"/>
    <w:rsid w:val="007801A2"/>
    <w:rsid w:val="00782508"/>
    <w:rsid w:val="007918B7"/>
    <w:rsid w:val="007D5A3B"/>
    <w:rsid w:val="007E76BF"/>
    <w:rsid w:val="007F006D"/>
    <w:rsid w:val="007F49A9"/>
    <w:rsid w:val="007F74DC"/>
    <w:rsid w:val="00807094"/>
    <w:rsid w:val="00810272"/>
    <w:rsid w:val="008203C9"/>
    <w:rsid w:val="00820C25"/>
    <w:rsid w:val="008227D6"/>
    <w:rsid w:val="00836933"/>
    <w:rsid w:val="0086374E"/>
    <w:rsid w:val="00863990"/>
    <w:rsid w:val="00867D20"/>
    <w:rsid w:val="00872E63"/>
    <w:rsid w:val="00886E0C"/>
    <w:rsid w:val="0089637D"/>
    <w:rsid w:val="008A146F"/>
    <w:rsid w:val="008C1E0F"/>
    <w:rsid w:val="008D40C7"/>
    <w:rsid w:val="008D57EA"/>
    <w:rsid w:val="00903EF6"/>
    <w:rsid w:val="00904A05"/>
    <w:rsid w:val="009236B7"/>
    <w:rsid w:val="009247F8"/>
    <w:rsid w:val="00932840"/>
    <w:rsid w:val="00957B4B"/>
    <w:rsid w:val="00982291"/>
    <w:rsid w:val="00983C54"/>
    <w:rsid w:val="00991D35"/>
    <w:rsid w:val="009A1AE9"/>
    <w:rsid w:val="009A7538"/>
    <w:rsid w:val="009B3F91"/>
    <w:rsid w:val="009B5FFB"/>
    <w:rsid w:val="009C0CFA"/>
    <w:rsid w:val="009C1E22"/>
    <w:rsid w:val="009C75BC"/>
    <w:rsid w:val="009E5C2A"/>
    <w:rsid w:val="009F60AA"/>
    <w:rsid w:val="00A06354"/>
    <w:rsid w:val="00A242E5"/>
    <w:rsid w:val="00A31342"/>
    <w:rsid w:val="00A34439"/>
    <w:rsid w:val="00A5191D"/>
    <w:rsid w:val="00A53123"/>
    <w:rsid w:val="00A75A61"/>
    <w:rsid w:val="00A8032C"/>
    <w:rsid w:val="00A8393A"/>
    <w:rsid w:val="00A912A5"/>
    <w:rsid w:val="00A93722"/>
    <w:rsid w:val="00A94986"/>
    <w:rsid w:val="00AA203D"/>
    <w:rsid w:val="00AB159F"/>
    <w:rsid w:val="00AB1C81"/>
    <w:rsid w:val="00AB585B"/>
    <w:rsid w:val="00AD0A63"/>
    <w:rsid w:val="00AD2949"/>
    <w:rsid w:val="00AD649E"/>
    <w:rsid w:val="00AE6198"/>
    <w:rsid w:val="00AE7EE7"/>
    <w:rsid w:val="00AF0D51"/>
    <w:rsid w:val="00AF7B08"/>
    <w:rsid w:val="00B12E16"/>
    <w:rsid w:val="00B15769"/>
    <w:rsid w:val="00B37643"/>
    <w:rsid w:val="00B5523C"/>
    <w:rsid w:val="00B6157D"/>
    <w:rsid w:val="00B77F11"/>
    <w:rsid w:val="00B80360"/>
    <w:rsid w:val="00B84038"/>
    <w:rsid w:val="00BB19A5"/>
    <w:rsid w:val="00BC6A71"/>
    <w:rsid w:val="00BD2C2D"/>
    <w:rsid w:val="00BE51FD"/>
    <w:rsid w:val="00BF0583"/>
    <w:rsid w:val="00C0418A"/>
    <w:rsid w:val="00C064DE"/>
    <w:rsid w:val="00C15955"/>
    <w:rsid w:val="00C33769"/>
    <w:rsid w:val="00C44656"/>
    <w:rsid w:val="00C46B3C"/>
    <w:rsid w:val="00C67FA9"/>
    <w:rsid w:val="00C81A2A"/>
    <w:rsid w:val="00C85189"/>
    <w:rsid w:val="00CA137C"/>
    <w:rsid w:val="00CA2244"/>
    <w:rsid w:val="00CA4B77"/>
    <w:rsid w:val="00CA5578"/>
    <w:rsid w:val="00CB2855"/>
    <w:rsid w:val="00CB2F72"/>
    <w:rsid w:val="00CB38C5"/>
    <w:rsid w:val="00CC09C5"/>
    <w:rsid w:val="00CD3396"/>
    <w:rsid w:val="00CE62A4"/>
    <w:rsid w:val="00D028AC"/>
    <w:rsid w:val="00D16C54"/>
    <w:rsid w:val="00D16F5B"/>
    <w:rsid w:val="00D21226"/>
    <w:rsid w:val="00D2190C"/>
    <w:rsid w:val="00D34E08"/>
    <w:rsid w:val="00D4304E"/>
    <w:rsid w:val="00D522FE"/>
    <w:rsid w:val="00D56A6F"/>
    <w:rsid w:val="00D73C3D"/>
    <w:rsid w:val="00D81E2F"/>
    <w:rsid w:val="00D84B40"/>
    <w:rsid w:val="00DA6C38"/>
    <w:rsid w:val="00DA6FBF"/>
    <w:rsid w:val="00DB2CED"/>
    <w:rsid w:val="00DB6E19"/>
    <w:rsid w:val="00DB764B"/>
    <w:rsid w:val="00DC6A09"/>
    <w:rsid w:val="00DC6D8F"/>
    <w:rsid w:val="00DC7A36"/>
    <w:rsid w:val="00DD544E"/>
    <w:rsid w:val="00DE79D9"/>
    <w:rsid w:val="00DF1C47"/>
    <w:rsid w:val="00DF6555"/>
    <w:rsid w:val="00E052AF"/>
    <w:rsid w:val="00E07E03"/>
    <w:rsid w:val="00E11957"/>
    <w:rsid w:val="00E14E76"/>
    <w:rsid w:val="00E2271E"/>
    <w:rsid w:val="00E25E5A"/>
    <w:rsid w:val="00E2718F"/>
    <w:rsid w:val="00E37CEC"/>
    <w:rsid w:val="00E41804"/>
    <w:rsid w:val="00E47D20"/>
    <w:rsid w:val="00E53F31"/>
    <w:rsid w:val="00E733FD"/>
    <w:rsid w:val="00E9258A"/>
    <w:rsid w:val="00EA51EE"/>
    <w:rsid w:val="00EB2204"/>
    <w:rsid w:val="00EB4165"/>
    <w:rsid w:val="00EC24F5"/>
    <w:rsid w:val="00EC494C"/>
    <w:rsid w:val="00EC693C"/>
    <w:rsid w:val="00ED0DDD"/>
    <w:rsid w:val="00EE3A90"/>
    <w:rsid w:val="00EE4661"/>
    <w:rsid w:val="00EE6C16"/>
    <w:rsid w:val="00EF7551"/>
    <w:rsid w:val="00F27BD1"/>
    <w:rsid w:val="00F3258A"/>
    <w:rsid w:val="00F33AEA"/>
    <w:rsid w:val="00F504C0"/>
    <w:rsid w:val="00F53797"/>
    <w:rsid w:val="00F66C87"/>
    <w:rsid w:val="00F75C0D"/>
    <w:rsid w:val="00F8509E"/>
    <w:rsid w:val="00F909AA"/>
    <w:rsid w:val="00FB5923"/>
    <w:rsid w:val="00FB6FC9"/>
    <w:rsid w:val="00FB7090"/>
    <w:rsid w:val="00FC02E2"/>
    <w:rsid w:val="00FD1126"/>
    <w:rsid w:val="00FD4D33"/>
    <w:rsid w:val="00FE1A0D"/>
    <w:rsid w:val="00FE1DC9"/>
    <w:rsid w:val="00FE5C2B"/>
    <w:rsid w:val="00FF0E49"/>
    <w:rsid w:val="00FF5BED"/>
    <w:rsid w:val="00FF6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A226992-1CD6-4384-82F3-8ED69AE31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393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39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93A"/>
  </w:style>
  <w:style w:type="paragraph" w:styleId="Footer">
    <w:name w:val="footer"/>
    <w:basedOn w:val="Normal"/>
    <w:link w:val="FooterChar"/>
    <w:uiPriority w:val="99"/>
    <w:unhideWhenUsed/>
    <w:rsid w:val="00A839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93A"/>
  </w:style>
  <w:style w:type="character" w:styleId="Hyperlink">
    <w:name w:val="Hyperlink"/>
    <w:basedOn w:val="DefaultParagraphFont"/>
    <w:uiPriority w:val="99"/>
    <w:unhideWhenUsed/>
    <w:rsid w:val="009A1AE9"/>
    <w:rPr>
      <w:color w:val="0000FF" w:themeColor="hyperlink"/>
      <w:u w:val="single"/>
    </w:rPr>
  </w:style>
  <w:style w:type="paragraph" w:styleId="ListParagraph">
    <w:name w:val="List Paragraph"/>
    <w:basedOn w:val="Normal"/>
    <w:uiPriority w:val="34"/>
    <w:qFormat/>
    <w:rsid w:val="00C15955"/>
    <w:pPr>
      <w:ind w:left="720"/>
      <w:contextualSpacing/>
    </w:pPr>
  </w:style>
  <w:style w:type="paragraph" w:styleId="Subtitle">
    <w:name w:val="Subtitle"/>
    <w:basedOn w:val="Normal"/>
    <w:next w:val="Normal"/>
    <w:link w:val="SubtitleChar"/>
    <w:uiPriority w:val="11"/>
    <w:qFormat/>
    <w:rsid w:val="00323D8E"/>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23D8E"/>
    <w:rPr>
      <w:rFonts w:eastAsiaTheme="minorEastAsia"/>
      <w:color w:val="5A5A5A" w:themeColor="text1" w:themeTint="A5"/>
      <w:spacing w:val="15"/>
    </w:rPr>
  </w:style>
  <w:style w:type="paragraph" w:styleId="Bibliography">
    <w:name w:val="Bibliography"/>
    <w:basedOn w:val="Normal"/>
    <w:next w:val="Normal"/>
    <w:uiPriority w:val="37"/>
    <w:unhideWhenUsed/>
    <w:rsid w:val="00671E4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472</Words>
  <Characters>2696</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Meador</dc:creator>
  <cp:lastModifiedBy>Morning</cp:lastModifiedBy>
  <cp:revision>2</cp:revision>
  <dcterms:created xsi:type="dcterms:W3CDTF">2019-03-07T08:12:00Z</dcterms:created>
  <dcterms:modified xsi:type="dcterms:W3CDTF">2019-03-07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5vhqwdER"/&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 name="noteType" value="0"/&gt;&lt;/prefs&gt;&lt;/data&gt;</vt:lpwstr>
  </property>
</Properties>
</file>